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6B56EB99" w:rsidR="00FB41B9" w:rsidRPr="00FB41B9" w:rsidRDefault="008E0A54" w:rsidP="00FB41B9">
      <w:pPr>
        <w:pStyle w:val="a2"/>
        <w:rPr>
          <w:rFonts w:hint="eastAsia"/>
        </w:rPr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6939937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B41B9">
        <w:instrText xml:space="preserve"> HYPERLINK "</w:instrText>
      </w:r>
      <w:r w:rsidR="00FB41B9" w:rsidRPr="00926F62">
        <w:instrText>https://grwei.github.io/SJTU_2021-2022-1-MS8402/</w:instrText>
      </w:r>
      <w:r w:rsidR="00FB41B9">
        <w:instrText xml:space="preserve">" </w:instrText>
      </w:r>
      <w:r w:rsidR="00FB41B9">
        <w:fldChar w:fldCharType="separate"/>
      </w:r>
      <w:r w:rsidR="00FB41B9" w:rsidRPr="000C713D">
        <w:rPr>
          <w:rStyle w:val="aa"/>
        </w:rPr>
        <w:t>https://grwei.github.io/SJTU_2021-2022-1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53FD66BC" w:rsidR="00F2492E" w:rsidRPr="00F2492E" w:rsidRDefault="00A21DCF" w:rsidP="00F2492E">
      <w:pPr>
        <w:pStyle w:val="a2"/>
        <w:rPr>
          <w:rFonts w:hint="eastAsia"/>
        </w:rPr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6939938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2492E" w:rsidRPr="000C713D">
          <w:rPr>
            <w:rStyle w:val="aa"/>
          </w:rPr>
          <w:t>https://grwei.github.io/SJTU_2021-2022-1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100D5938" w14:textId="1608D76C" w:rsidR="00BE443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6939937" w:history="1">
            <w:r w:rsidR="00BE443C" w:rsidRPr="000660CD">
              <w:rPr>
                <w:rStyle w:val="aa"/>
                <w:noProof/>
              </w:rPr>
              <w:t>摘要</w:t>
            </w:r>
            <w:r w:rsidR="00BE443C">
              <w:rPr>
                <w:noProof/>
                <w:webHidden/>
              </w:rPr>
              <w:tab/>
            </w:r>
            <w:r w:rsidR="00BE443C">
              <w:rPr>
                <w:noProof/>
                <w:webHidden/>
              </w:rPr>
              <w:fldChar w:fldCharType="begin"/>
            </w:r>
            <w:r w:rsidR="00BE443C">
              <w:rPr>
                <w:noProof/>
                <w:webHidden/>
              </w:rPr>
              <w:instrText xml:space="preserve"> PAGEREF _Toc96939937 \h </w:instrText>
            </w:r>
            <w:r w:rsidR="00BE443C">
              <w:rPr>
                <w:noProof/>
                <w:webHidden/>
              </w:rPr>
            </w:r>
            <w:r w:rsidR="00BE443C"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i</w:t>
            </w:r>
            <w:r w:rsidR="00BE443C">
              <w:rPr>
                <w:noProof/>
                <w:webHidden/>
              </w:rPr>
              <w:fldChar w:fldCharType="end"/>
            </w:r>
          </w:hyperlink>
        </w:p>
        <w:p w14:paraId="6B2469BF" w14:textId="50FE0701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38" w:history="1">
            <w:r w:rsidRPr="000660CD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F9AB43" w14:textId="3B435AD8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39" w:history="1">
            <w:r w:rsidRPr="000660CD">
              <w:rPr>
                <w:rStyle w:val="aa"/>
                <w:noProof/>
              </w:rPr>
              <w:t xml:space="preserve">1 </w:t>
            </w:r>
            <w:r w:rsidRPr="000660CD">
              <w:rPr>
                <w:rStyle w:val="aa"/>
                <w:noProof/>
              </w:rPr>
              <w:t>流体运动学基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2C1250" w14:textId="1712D6EB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40" w:history="1">
            <w:r w:rsidRPr="000660CD">
              <w:rPr>
                <w:rStyle w:val="aa"/>
                <w:noProof/>
              </w:rPr>
              <w:t xml:space="preserve">2 </w:t>
            </w:r>
            <w:r w:rsidRPr="000660CD">
              <w:rPr>
                <w:rStyle w:val="aa"/>
                <w:noProof/>
              </w:rPr>
              <w:t>第</w:t>
            </w:r>
            <w:r w:rsidRPr="000660CD">
              <w:rPr>
                <w:rStyle w:val="aa"/>
                <w:noProof/>
              </w:rPr>
              <w:t>1</w:t>
            </w:r>
            <w:r w:rsidRPr="000660CD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C77355" w14:textId="4A722379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1" w:history="1">
            <w:r w:rsidRPr="000660CD">
              <w:rPr>
                <w:rStyle w:val="aa"/>
                <w:noProof/>
              </w:rPr>
              <w:t xml:space="preserve">2.1 </w:t>
            </w:r>
            <w:r w:rsidRPr="000660CD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A06FDA" w14:textId="66398A37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2" w:history="1">
            <w:r w:rsidRPr="000660CD">
              <w:rPr>
                <w:rStyle w:val="aa"/>
                <w:noProof/>
              </w:rPr>
              <w:t xml:space="preserve">2.2 </w:t>
            </w:r>
            <w:r w:rsidRPr="000660CD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EFCE37" w14:textId="49E14158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43" w:history="1">
            <w:r w:rsidRPr="000660CD">
              <w:rPr>
                <w:rStyle w:val="aa"/>
                <w:noProof/>
              </w:rPr>
              <w:t xml:space="preserve">3 </w:t>
            </w:r>
            <w:r w:rsidRPr="000660CD">
              <w:rPr>
                <w:rStyle w:val="aa"/>
                <w:noProof/>
              </w:rPr>
              <w:t>第</w:t>
            </w:r>
            <w:r w:rsidRPr="000660CD">
              <w:rPr>
                <w:rStyle w:val="aa"/>
                <w:noProof/>
              </w:rPr>
              <w:t>2</w:t>
            </w:r>
            <w:r w:rsidRPr="000660CD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C713E2" w14:textId="210C2B23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4" w:history="1">
            <w:r w:rsidRPr="000660CD">
              <w:rPr>
                <w:rStyle w:val="aa"/>
                <w:noProof/>
              </w:rPr>
              <w:t xml:space="preserve">3.1 </w:t>
            </w:r>
            <w:r w:rsidRPr="000660CD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52A157" w14:textId="21558DFF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5" w:history="1">
            <w:r w:rsidRPr="000660CD">
              <w:rPr>
                <w:rStyle w:val="aa"/>
                <w:noProof/>
              </w:rPr>
              <w:t xml:space="preserve">3.2 </w:t>
            </w:r>
            <w:r w:rsidRPr="000660CD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045116" w14:textId="15AD48E6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46" w:history="1">
            <w:r w:rsidRPr="000660CD">
              <w:rPr>
                <w:rStyle w:val="aa"/>
                <w:noProof/>
              </w:rPr>
              <w:t xml:space="preserve">4 </w:t>
            </w:r>
            <w:r w:rsidRPr="000660CD">
              <w:rPr>
                <w:rStyle w:val="aa"/>
                <w:noProof/>
              </w:rPr>
              <w:t>第</w:t>
            </w:r>
            <w:r w:rsidRPr="000660CD">
              <w:rPr>
                <w:rStyle w:val="aa"/>
                <w:noProof/>
              </w:rPr>
              <w:t>3</w:t>
            </w:r>
            <w:r w:rsidRPr="000660CD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A78198" w14:textId="2597794A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7" w:history="1">
            <w:r w:rsidRPr="000660CD">
              <w:rPr>
                <w:rStyle w:val="aa"/>
                <w:noProof/>
              </w:rPr>
              <w:t xml:space="preserve">4.1 </w:t>
            </w:r>
            <w:r w:rsidRPr="000660CD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23A4CC" w14:textId="1C25E544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48" w:history="1">
            <w:r w:rsidRPr="000660CD">
              <w:rPr>
                <w:rStyle w:val="aa"/>
                <w:noProof/>
              </w:rPr>
              <w:t xml:space="preserve">4.2 </w:t>
            </w:r>
            <w:r w:rsidRPr="000660CD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75F442" w14:textId="4924FF54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49" w:history="1">
            <w:r w:rsidRPr="000660CD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28731F" w14:textId="3952DB37" w:rsidR="00BE443C" w:rsidRDefault="00BE44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939950" w:history="1">
            <w:r w:rsidRPr="000660CD">
              <w:rPr>
                <w:rStyle w:val="aa"/>
                <w:noProof/>
              </w:rPr>
              <w:t>附录</w:t>
            </w:r>
            <w:r w:rsidRPr="000660CD">
              <w:rPr>
                <w:rStyle w:val="aa"/>
                <w:noProof/>
              </w:rPr>
              <w:t xml:space="preserve">A </w:t>
            </w:r>
            <w:r w:rsidRPr="000660CD">
              <w:rPr>
                <w:rStyle w:val="aa"/>
                <w:noProof/>
              </w:rPr>
              <w:t>本作业使用的</w:t>
            </w:r>
            <w:r w:rsidRPr="000660CD">
              <w:rPr>
                <w:rStyle w:val="aa"/>
                <w:noProof/>
              </w:rPr>
              <w:t>MATLAB</w:t>
            </w:r>
            <w:r w:rsidRPr="000660CD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D562DF" w14:textId="2372F531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51" w:history="1">
            <w:r w:rsidRPr="000660CD">
              <w:rPr>
                <w:rStyle w:val="aa"/>
                <w:noProof/>
              </w:rPr>
              <w:t xml:space="preserve">A.1 </w:t>
            </w:r>
            <w:r w:rsidRPr="000660CD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3EF376" w14:textId="6BABBFE0" w:rsidR="00BE443C" w:rsidRDefault="00BE44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939952" w:history="1">
            <w:r w:rsidRPr="000660CD">
              <w:rPr>
                <w:rStyle w:val="aa"/>
                <w:noProof/>
              </w:rPr>
              <w:t xml:space="preserve">A.2 </w:t>
            </w:r>
            <w:r w:rsidRPr="000660CD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9399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F5AAB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1F3C65A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6939939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0EFD5C66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4CBF811C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700F38F4" w:rsidR="00DD4EE0" w:rsidRDefault="00375708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2A740BAD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37ADD68A" w:rsidR="009D328D" w:rsidRDefault="00375708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230C46B9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AA77549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375708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154B437E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375708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1237C9A6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0B98EEF9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036907AD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375708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6939940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7B0F5001" w14:textId="54E0BF9B" w:rsidR="009B3632" w:rsidRDefault="00230C5E" w:rsidP="00990246">
      <w:pPr>
        <w:pStyle w:val="21"/>
      </w:pPr>
      <w:bookmarkStart w:id="8" w:name="_Toc96939941"/>
      <w:r>
        <w:rPr>
          <w:rFonts w:hint="eastAsia"/>
        </w:rPr>
        <w:t>问题描述</w:t>
      </w:r>
      <w:bookmarkEnd w:id="8"/>
    </w:p>
    <w:p w14:paraId="1AF17588" w14:textId="740469C9" w:rsidR="00D40332" w:rsidRDefault="00990246" w:rsidP="001E58FC">
      <w:pPr>
        <w:pStyle w:val="a2"/>
        <w:ind w:firstLine="0"/>
      </w:pPr>
      <w:r>
        <w:rPr>
          <w:noProof/>
        </w:rPr>
        <w:drawing>
          <wp:inline distT="0" distB="0" distL="0" distR="0" wp14:anchorId="1ADF4918" wp14:editId="00E7CCEF">
            <wp:extent cx="5274310" cy="360680"/>
            <wp:effectExtent l="0" t="0" r="2540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0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6939942"/>
      <w:r>
        <w:rPr>
          <w:rFonts w:hint="eastAsia"/>
        </w:rPr>
        <w:t>解决方案</w:t>
      </w:r>
      <w:bookmarkEnd w:id="9"/>
    </w:p>
    <w:p w14:paraId="1B7E7C80" w14:textId="6F583596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375708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260CAF1C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6939943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6939944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6939945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375708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375708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375708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375708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375708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2E9C9EA7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2.49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6939946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2E8A95FA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6939947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6939948"/>
      <w:r>
        <w:rPr>
          <w:rFonts w:hint="eastAsia"/>
        </w:rPr>
        <w:t>解决方案</w:t>
      </w:r>
      <w:bookmarkEnd w:id="15"/>
    </w:p>
    <w:p w14:paraId="66832AC8" w14:textId="7C1F75EA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02B2AA21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更改为</w:t>
      </w:r>
    </w:p>
    <w:p w14:paraId="1B355B8E" w14:textId="51018170" w:rsidR="006471EB" w:rsidRPr="006471EB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4AF21062" w14:textId="5C925C85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DF5AAB" w:rsidRPr="006D272A">
        <w:t>图</w:t>
      </w:r>
      <w:r w:rsidR="00DF5AAB">
        <w:rPr>
          <w:noProof/>
        </w:rPr>
        <w:t>4</w:t>
      </w:r>
      <w:r w:rsidR="00DF5AAB" w:rsidRPr="006D272A">
        <w:t>.</w:t>
      </w:r>
      <w:r w:rsidR="00DF5AAB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的巨大差异</w:t>
      </w:r>
      <w:r>
        <w:rPr>
          <w:rFonts w:hint="eastAsia"/>
        </w:rPr>
        <w:t>.</w:t>
      </w:r>
    </w:p>
    <w:p w14:paraId="2077241E" w14:textId="51BF35DD" w:rsidR="00CA5E74" w:rsidRDefault="00060796" w:rsidP="00CA5E74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5798468" wp14:editId="7327560D">
            <wp:extent cx="5274310" cy="3894991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4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7EDF8EFB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r w:rsidRPr="006D272A">
        <w:fldChar w:fldCharType="begin"/>
      </w:r>
      <w:r w:rsidRPr="006D272A">
        <w:instrText xml:space="preserve"> STYLEREF 1 \s </w:instrText>
      </w:r>
      <w:r w:rsidRPr="006D272A">
        <w:fldChar w:fldCharType="separate"/>
      </w:r>
      <w:r w:rsidR="00DF5AAB">
        <w:rPr>
          <w:noProof/>
        </w:rPr>
        <w:t>4</w:t>
      </w:r>
      <w:r w:rsidRPr="006D272A">
        <w:fldChar w:fldCharType="end"/>
      </w:r>
      <w:r w:rsidRPr="006D272A">
        <w:t>.</w:t>
      </w:r>
      <w:r w:rsidR="00020D3E">
        <w:fldChar w:fldCharType="begin"/>
      </w:r>
      <w:r w:rsidR="00020D3E">
        <w:instrText xml:space="preserve"> SEQ Figure \* ARABIC \s 1 </w:instrText>
      </w:r>
      <w:r w:rsidR="00020D3E">
        <w:fldChar w:fldCharType="separate"/>
      </w:r>
      <w:r w:rsidR="00DF5AAB">
        <w:rPr>
          <w:noProof/>
        </w:rPr>
        <w:t>1</w:t>
      </w:r>
      <w:r w:rsidR="00020D3E">
        <w:rPr>
          <w:noProof/>
        </w:rPr>
        <w:fldChar w:fldCharType="end"/>
      </w:r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9C44A4">
        <w:rPr>
          <w:rFonts w:hint="eastAsia"/>
        </w:rPr>
        <w:t>注意，</w:t>
      </w:r>
      <w:r w:rsidR="00F70F85">
        <w:rPr>
          <w:rFonts w:hint="eastAsia"/>
        </w:rPr>
        <w:t>下横轴（相应于</w:t>
      </w:r>
      <w:r w:rsidR="00F70F85">
        <w:rPr>
          <w:rFonts w:hint="eastAsia"/>
        </w:rPr>
        <w:t>TEOS</w:t>
      </w:r>
      <w:r w:rsidR="00F70F85">
        <w:t>-10</w:t>
      </w:r>
      <w:r w:rsidR="00F70F85">
        <w:rPr>
          <w:rFonts w:hint="eastAsia"/>
        </w:rPr>
        <w:t>数据）和上横轴（相应于线性</w:t>
      </w:r>
      <w:r w:rsidR="00F70F85">
        <w:t>EOS</w:t>
      </w:r>
      <w:r w:rsidR="00046BA2">
        <w:rPr>
          <w:rFonts w:hint="eastAsia"/>
        </w:rPr>
        <w:t>数据</w:t>
      </w:r>
      <w:r w:rsidR="00F70F85">
        <w:rPr>
          <w:rFonts w:hint="eastAsia"/>
        </w:rPr>
        <w:t>）</w:t>
      </w:r>
      <w:r w:rsidR="00046BA2">
        <w:rPr>
          <w:rFonts w:hint="eastAsia"/>
        </w:rPr>
        <w:t>刻度</w:t>
      </w:r>
      <w:r w:rsidR="007C02B4">
        <w:rPr>
          <w:rFonts w:hint="eastAsia"/>
        </w:rPr>
        <w:t>值</w:t>
      </w:r>
      <w:r w:rsidR="00BD435F">
        <w:rPr>
          <w:rFonts w:hint="eastAsia"/>
        </w:rPr>
        <w:t>有</w:t>
      </w:r>
      <w:r w:rsidR="00046BA2">
        <w:rPr>
          <w:rFonts w:hint="eastAsia"/>
        </w:rPr>
        <w:t>显著</w:t>
      </w:r>
      <w:r w:rsidR="00BD435F">
        <w:rPr>
          <w:rFonts w:hint="eastAsia"/>
        </w:rPr>
        <w:t>差异</w:t>
      </w:r>
      <w:r w:rsidR="00046BA2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巨大差异</w:t>
      </w:r>
      <w:bookmarkEnd w:id="17"/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6939949"/>
      <w:r w:rsidRPr="00A06EB2">
        <w:lastRenderedPageBreak/>
        <w:t>References</w:t>
      </w:r>
      <w:bookmarkEnd w:id="18"/>
    </w:p>
    <w:p w14:paraId="553FD265" w14:textId="4FAD98C4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652D4631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FAC60AE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6939950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5C9CCEA1" w:rsidR="00375708" w:rsidRPr="00375708" w:rsidRDefault="003E0613" w:rsidP="003E0613">
      <w:pPr>
        <w:pStyle w:val="22"/>
        <w:rPr>
          <w:rFonts w:hint="eastAsia"/>
        </w:rPr>
      </w:pPr>
      <w:bookmarkStart w:id="27" w:name="_Toc96939951"/>
      <w:r>
        <w:rPr>
          <w:rFonts w:hint="eastAsia"/>
        </w:rPr>
        <w:t>主程序</w:t>
      </w:r>
      <w:bookmarkStart w:id="28" w:name="_GoBack"/>
      <w:bookmarkEnd w:id="27"/>
      <w:bookmarkEnd w:id="28"/>
    </w:p>
    <w:tbl>
      <w:tblPr>
        <w:tblStyle w:val="aff"/>
        <w:tblW w:w="82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3"/>
        <w:gridCol w:w="7767"/>
      </w:tblGrid>
      <w:tr w:rsidR="000B0CC5" w:rsidRPr="000B0CC5" w14:paraId="565DD6F2" w14:textId="77777777" w:rsidTr="00DF5AAB">
        <w:tc>
          <w:tcPr>
            <w:tcW w:w="513" w:type="dxa"/>
          </w:tcPr>
          <w:p w14:paraId="470D1E22" w14:textId="3B80452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04F1ECF" w14:textId="30EE750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0B0CC5" w:rsidRPr="000B0CC5" w14:paraId="081F7F99" w14:textId="77777777" w:rsidTr="00DF5AAB">
        <w:tc>
          <w:tcPr>
            <w:tcW w:w="513" w:type="dxa"/>
          </w:tcPr>
          <w:p w14:paraId="73DDEE25" w14:textId="0311DF1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0BE365" w14:textId="5D49D0D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0B0CC5" w:rsidRPr="000B0CC5" w14:paraId="2392430E" w14:textId="77777777" w:rsidTr="00DF5AAB">
        <w:tc>
          <w:tcPr>
            <w:tcW w:w="513" w:type="dxa"/>
          </w:tcPr>
          <w:p w14:paraId="12B108C4" w14:textId="6F8467D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B6EC542" w14:textId="2405EF1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0B0CC5" w:rsidRPr="000B0CC5" w14:paraId="09A4CB24" w14:textId="77777777" w:rsidTr="00DF5AAB">
        <w:tc>
          <w:tcPr>
            <w:tcW w:w="513" w:type="dxa"/>
          </w:tcPr>
          <w:p w14:paraId="0EEBE36E" w14:textId="043BCB8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D232DE7" w14:textId="2CA9F36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0B0CC5" w:rsidRPr="000B0CC5" w14:paraId="5278A965" w14:textId="77777777" w:rsidTr="00DF5AAB">
        <w:tc>
          <w:tcPr>
            <w:tcW w:w="513" w:type="dxa"/>
          </w:tcPr>
          <w:p w14:paraId="06D6AD56" w14:textId="4ADA03D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211DDDA" w14:textId="0A80B61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0B0CC5" w:rsidRPr="000B0CC5" w14:paraId="0801B269" w14:textId="77777777" w:rsidTr="00DF5AAB">
        <w:tc>
          <w:tcPr>
            <w:tcW w:w="513" w:type="dxa"/>
          </w:tcPr>
          <w:p w14:paraId="2C55762B" w14:textId="1ACB4A8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07602E" w14:textId="74C45DF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2-28</w:t>
            </w:r>
          </w:p>
        </w:tc>
      </w:tr>
      <w:tr w:rsidR="000B0CC5" w:rsidRPr="000B0CC5" w14:paraId="043EBF9C" w14:textId="77777777" w:rsidTr="00DF5AAB">
        <w:tc>
          <w:tcPr>
            <w:tcW w:w="513" w:type="dxa"/>
          </w:tcPr>
          <w:p w14:paraId="3C4FCA02" w14:textId="3F5CAFAE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42616A0" w14:textId="65A31454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7D106B97" w14:textId="77777777" w:rsidTr="00DF5AAB">
        <w:tc>
          <w:tcPr>
            <w:tcW w:w="513" w:type="dxa"/>
          </w:tcPr>
          <w:p w14:paraId="5CF2E1B9" w14:textId="7ECC13B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6498216" w14:textId="5C05935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0B0CC5" w:rsidRPr="000B0CC5" w14:paraId="6889FD05" w14:textId="77777777" w:rsidTr="00DF5AAB">
        <w:tc>
          <w:tcPr>
            <w:tcW w:w="513" w:type="dxa"/>
          </w:tcPr>
          <w:p w14:paraId="2B6A4BA2" w14:textId="53614E29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9FC8BBE" w14:textId="6CCA63F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D4E9D4A" w14:textId="77777777" w:rsidTr="00DF5AAB">
        <w:tc>
          <w:tcPr>
            <w:tcW w:w="513" w:type="dxa"/>
          </w:tcPr>
          <w:p w14:paraId="7BD981C4" w14:textId="43A5779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0BC928B" w14:textId="27E4493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0B0CC5" w:rsidRPr="000B0CC5" w14:paraId="3B9973DE" w14:textId="77777777" w:rsidTr="00DF5AAB">
        <w:tc>
          <w:tcPr>
            <w:tcW w:w="513" w:type="dxa"/>
          </w:tcPr>
          <w:p w14:paraId="55DA654D" w14:textId="7A2ED37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BF4DB9A" w14:textId="625444A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36B3B2B4" w14:textId="77777777" w:rsidTr="00DF5AAB">
        <w:tc>
          <w:tcPr>
            <w:tcW w:w="513" w:type="dxa"/>
          </w:tcPr>
          <w:p w14:paraId="13CC89D4" w14:textId="1AA15FA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8FEEC16" w14:textId="366D226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4AB3F0E2" w14:textId="77777777" w:rsidTr="00DF5AAB">
        <w:tc>
          <w:tcPr>
            <w:tcW w:w="513" w:type="dxa"/>
          </w:tcPr>
          <w:p w14:paraId="5AF5D85D" w14:textId="744C786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DB6B66" w14:textId="28D05266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0B0CC5" w:rsidRPr="000B0CC5" w14:paraId="7CFB357E" w14:textId="77777777" w:rsidTr="00DF5AAB">
        <w:tc>
          <w:tcPr>
            <w:tcW w:w="513" w:type="dxa"/>
          </w:tcPr>
          <w:p w14:paraId="014E47A3" w14:textId="2748622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42CFD38" w14:textId="247A424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5093C4B5" w14:textId="77777777" w:rsidTr="00DF5AAB">
        <w:tc>
          <w:tcPr>
            <w:tcW w:w="513" w:type="dxa"/>
          </w:tcPr>
          <w:p w14:paraId="4464558D" w14:textId="1D3C1CD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C400F32" w14:textId="331EEC84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0262EED9" w14:textId="77777777" w:rsidTr="00DF5AAB">
        <w:tc>
          <w:tcPr>
            <w:tcW w:w="513" w:type="dxa"/>
          </w:tcPr>
          <w:p w14:paraId="32CDCC66" w14:textId="7B1E53C9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FEE41E6" w14:textId="5832E02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proofErr w:type="gramStart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0B0CC5" w:rsidRPr="000B0CC5" w14:paraId="2B83C686" w14:textId="77777777" w:rsidTr="00DF5AAB">
        <w:tc>
          <w:tcPr>
            <w:tcW w:w="513" w:type="dxa"/>
          </w:tcPr>
          <w:p w14:paraId="28E3E605" w14:textId="57DAD3A2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71A997" w14:textId="1C27408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0B0CC5" w:rsidRPr="000B0CC5" w14:paraId="035B16AB" w14:textId="77777777" w:rsidTr="00DF5AAB">
        <w:tc>
          <w:tcPr>
            <w:tcW w:w="513" w:type="dxa"/>
          </w:tcPr>
          <w:p w14:paraId="67624288" w14:textId="7173320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963C3CA" w14:textId="49FC194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0B0CC5" w:rsidRPr="000B0CC5" w14:paraId="76A80F48" w14:textId="77777777" w:rsidTr="00DF5AAB">
        <w:tc>
          <w:tcPr>
            <w:tcW w:w="513" w:type="dxa"/>
          </w:tcPr>
          <w:p w14:paraId="5D511AF3" w14:textId="71EC802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8816261" w14:textId="3F9F4CC6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0B0CC5" w:rsidRPr="000B0CC5" w14:paraId="68548915" w14:textId="77777777" w:rsidTr="00DF5AAB">
        <w:tc>
          <w:tcPr>
            <w:tcW w:w="513" w:type="dxa"/>
          </w:tcPr>
          <w:p w14:paraId="5869DD80" w14:textId="4D8C9FB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5F3A83" w14:textId="0B83C00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5BBFD095" w14:textId="77777777" w:rsidTr="00DF5AAB">
        <w:tc>
          <w:tcPr>
            <w:tcW w:w="513" w:type="dxa"/>
          </w:tcPr>
          <w:p w14:paraId="2C1A94F4" w14:textId="4F92F3C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1BCE23" w14:textId="706349F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0B0CC5" w:rsidRPr="000B0CC5" w14:paraId="06923C1B" w14:textId="77777777" w:rsidTr="00DF5AAB">
        <w:tc>
          <w:tcPr>
            <w:tcW w:w="513" w:type="dxa"/>
          </w:tcPr>
          <w:p w14:paraId="7B28166D" w14:textId="0A094272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8B1C2FC" w14:textId="12D11BE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0B0CC5" w:rsidRPr="000B0CC5" w14:paraId="4E70AF07" w14:textId="77777777" w:rsidTr="00DF5AAB">
        <w:tc>
          <w:tcPr>
            <w:tcW w:w="513" w:type="dxa"/>
          </w:tcPr>
          <w:p w14:paraId="020689CC" w14:textId="56D1C97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3188345" w14:textId="4BF1459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0B0CC5" w:rsidRPr="000B0CC5" w14:paraId="5ABE7654" w14:textId="77777777" w:rsidTr="00DF5AAB">
        <w:tc>
          <w:tcPr>
            <w:tcW w:w="513" w:type="dxa"/>
          </w:tcPr>
          <w:p w14:paraId="04F5E9FA" w14:textId="5ED8CE8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3F78BE3" w14:textId="4FE0FA7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233E8C99" w14:textId="77777777" w:rsidTr="00DF5AAB">
        <w:tc>
          <w:tcPr>
            <w:tcW w:w="513" w:type="dxa"/>
          </w:tcPr>
          <w:p w14:paraId="35D4BD3C" w14:textId="214E37A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CE5FD0" w14:textId="691DC328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13E1DAA0" w14:textId="77777777" w:rsidTr="00DF5AAB">
        <w:tc>
          <w:tcPr>
            <w:tcW w:w="513" w:type="dxa"/>
          </w:tcPr>
          <w:p w14:paraId="030EE73E" w14:textId="6911BF5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1A4A1D9" w14:textId="3D6C694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0B0CC5" w:rsidRPr="000B0CC5" w14:paraId="6AD23873" w14:textId="77777777" w:rsidTr="00DF5AAB">
        <w:tc>
          <w:tcPr>
            <w:tcW w:w="513" w:type="dxa"/>
          </w:tcPr>
          <w:p w14:paraId="73225785" w14:textId="68E68A0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A8CE8F7" w14:textId="6DC9D5F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49CF131A" w14:textId="77777777" w:rsidTr="00DF5AAB">
        <w:tc>
          <w:tcPr>
            <w:tcW w:w="513" w:type="dxa"/>
          </w:tcPr>
          <w:p w14:paraId="01E48D58" w14:textId="7BEFFF5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CC8320" w14:textId="078484B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71238DA9" w14:textId="77777777" w:rsidTr="00DF5AAB">
        <w:tc>
          <w:tcPr>
            <w:tcW w:w="513" w:type="dxa"/>
          </w:tcPr>
          <w:p w14:paraId="3705301D" w14:textId="16CACC5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1CBA4B" w14:textId="380F1E2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0B0CC5" w:rsidRPr="000B0CC5" w14:paraId="6B68292A" w14:textId="77777777" w:rsidTr="00DF5AAB">
        <w:tc>
          <w:tcPr>
            <w:tcW w:w="513" w:type="dxa"/>
          </w:tcPr>
          <w:p w14:paraId="55F586C9" w14:textId="1487CC3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FE71FE" w14:textId="5D13A6D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0B0CC5" w:rsidRPr="000B0CC5" w14:paraId="1B482A8E" w14:textId="77777777" w:rsidTr="00DF5AAB">
        <w:tc>
          <w:tcPr>
            <w:tcW w:w="513" w:type="dxa"/>
          </w:tcPr>
          <w:p w14:paraId="196D33A5" w14:textId="52BB5EC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6000EE5" w14:textId="4740BBB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0B0CC5" w:rsidRPr="000B0CC5" w14:paraId="0C066CF6" w14:textId="77777777" w:rsidTr="00DF5AAB">
        <w:tc>
          <w:tcPr>
            <w:tcW w:w="513" w:type="dxa"/>
          </w:tcPr>
          <w:p w14:paraId="28FF7645" w14:textId="58811BC2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A954860" w14:textId="0D62F93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0B0CC5" w:rsidRPr="000B0CC5" w14:paraId="18FF3B88" w14:textId="77777777" w:rsidTr="00DF5AAB">
        <w:tc>
          <w:tcPr>
            <w:tcW w:w="513" w:type="dxa"/>
          </w:tcPr>
          <w:p w14:paraId="3354A6AB" w14:textId="25D6E20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D8EC3ED" w14:textId="6B68ECE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0B0CC5" w:rsidRPr="000B0CC5" w14:paraId="7791938F" w14:textId="77777777" w:rsidTr="00DF5AAB">
        <w:tc>
          <w:tcPr>
            <w:tcW w:w="513" w:type="dxa"/>
          </w:tcPr>
          <w:p w14:paraId="52C18A13" w14:textId="796FEF2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29BA18F" w14:textId="518ABEA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0B0CC5" w:rsidRPr="000B0CC5" w14:paraId="17916F63" w14:textId="77777777" w:rsidTr="00DF5AAB">
        <w:tc>
          <w:tcPr>
            <w:tcW w:w="513" w:type="dxa"/>
          </w:tcPr>
          <w:p w14:paraId="18E67A44" w14:textId="1B4DA9FB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D6C006" w14:textId="65DAE094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0B0CC5" w:rsidRPr="000B0CC5" w14:paraId="3E40EE13" w14:textId="77777777" w:rsidTr="00DF5AAB">
        <w:tc>
          <w:tcPr>
            <w:tcW w:w="513" w:type="dxa"/>
          </w:tcPr>
          <w:p w14:paraId="135B535A" w14:textId="50D5488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16AEE33" w14:textId="5CED36C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44511DD" w14:textId="77777777" w:rsidTr="00DF5AAB">
        <w:tc>
          <w:tcPr>
            <w:tcW w:w="513" w:type="dxa"/>
          </w:tcPr>
          <w:p w14:paraId="636FBC1E" w14:textId="7F33DC0B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BFA16AF" w14:textId="31995C1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0B0CC5" w:rsidRPr="000B0CC5" w14:paraId="73A6F671" w14:textId="77777777" w:rsidTr="00DF5AAB">
        <w:tc>
          <w:tcPr>
            <w:tcW w:w="513" w:type="dxa"/>
          </w:tcPr>
          <w:p w14:paraId="5D36FCD7" w14:textId="6B59473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8CB2068" w14:textId="5090C734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00BE389B" w14:textId="77777777" w:rsidTr="00DF5AAB">
        <w:tc>
          <w:tcPr>
            <w:tcW w:w="513" w:type="dxa"/>
          </w:tcPr>
          <w:p w14:paraId="7A9B3890" w14:textId="62BA65E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74943E3" w14:textId="218EB3F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17D3304F" w14:textId="77777777" w:rsidTr="00DF5AAB">
        <w:tc>
          <w:tcPr>
            <w:tcW w:w="513" w:type="dxa"/>
          </w:tcPr>
          <w:p w14:paraId="39757D04" w14:textId="621906F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C8E3D52" w14:textId="2FD5D5B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092E75C4" w14:textId="77777777" w:rsidTr="00DF5AAB">
        <w:tc>
          <w:tcPr>
            <w:tcW w:w="513" w:type="dxa"/>
          </w:tcPr>
          <w:p w14:paraId="0A95266E" w14:textId="3D3DF57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BF10A8D" w14:textId="6B49D59F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050EBACA" w14:textId="77777777" w:rsidTr="00DF5AAB">
        <w:tc>
          <w:tcPr>
            <w:tcW w:w="513" w:type="dxa"/>
          </w:tcPr>
          <w:p w14:paraId="13051EE4" w14:textId="415F878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6689451" w14:textId="16F0129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760C27A8" w14:textId="77777777" w:rsidTr="00DF5AAB">
        <w:tc>
          <w:tcPr>
            <w:tcW w:w="513" w:type="dxa"/>
          </w:tcPr>
          <w:p w14:paraId="0C3D07F9" w14:textId="5C2E37C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1207A9A" w14:textId="467EDEF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5FEFD5E5" w14:textId="77777777" w:rsidTr="00DF5AAB">
        <w:tc>
          <w:tcPr>
            <w:tcW w:w="513" w:type="dxa"/>
          </w:tcPr>
          <w:p w14:paraId="4A6D894F" w14:textId="332731D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5A3D55" w14:textId="1C67853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4D4F5BFA" w14:textId="77777777" w:rsidTr="00DF5AAB">
        <w:tc>
          <w:tcPr>
            <w:tcW w:w="513" w:type="dxa"/>
          </w:tcPr>
          <w:p w14:paraId="221A03E9" w14:textId="46DCC7C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EDA13D" w14:textId="673973B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262BE124" w14:textId="77777777" w:rsidTr="00DF5AAB">
        <w:tc>
          <w:tcPr>
            <w:tcW w:w="513" w:type="dxa"/>
          </w:tcPr>
          <w:p w14:paraId="47B6D26E" w14:textId="671C218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887636" w14:textId="5B14CAD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609B4ECD" w14:textId="77777777" w:rsidTr="00DF5AAB">
        <w:tc>
          <w:tcPr>
            <w:tcW w:w="513" w:type="dxa"/>
          </w:tcPr>
          <w:p w14:paraId="4414D802" w14:textId="3CD0C0E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C68EEBA" w14:textId="4BB3998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2B495B3F" w14:textId="77777777" w:rsidTr="00DF5AAB">
        <w:tc>
          <w:tcPr>
            <w:tcW w:w="513" w:type="dxa"/>
          </w:tcPr>
          <w:p w14:paraId="62743192" w14:textId="1AAC32E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12B0AC7" w14:textId="6EAF9F0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4892626F" w14:textId="77777777" w:rsidTr="00DF5AAB">
        <w:tc>
          <w:tcPr>
            <w:tcW w:w="513" w:type="dxa"/>
          </w:tcPr>
          <w:p w14:paraId="44C97DA6" w14:textId="5C707CE9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3E4964" w14:textId="1E9E951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02D00009" w14:textId="77777777" w:rsidTr="00DF5AAB">
        <w:tc>
          <w:tcPr>
            <w:tcW w:w="513" w:type="dxa"/>
          </w:tcPr>
          <w:p w14:paraId="1857CEAF" w14:textId="3AFB225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2D725C0" w14:textId="00E6264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4850A499" w14:textId="77777777" w:rsidTr="00DF5AAB">
        <w:tc>
          <w:tcPr>
            <w:tcW w:w="513" w:type="dxa"/>
          </w:tcPr>
          <w:p w14:paraId="64250757" w14:textId="6345102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09DFF1D" w14:textId="7BA0D55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73D6ED40" w14:textId="77777777" w:rsidTr="00DF5AAB">
        <w:tc>
          <w:tcPr>
            <w:tcW w:w="513" w:type="dxa"/>
          </w:tcPr>
          <w:p w14:paraId="7C60927A" w14:textId="06ABE0E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8C760BC" w14:textId="7B977496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0B0CC5" w:rsidRPr="000B0CC5" w14:paraId="40B5610B" w14:textId="77777777" w:rsidTr="00DF5AAB">
        <w:tc>
          <w:tcPr>
            <w:tcW w:w="513" w:type="dxa"/>
          </w:tcPr>
          <w:p w14:paraId="7CD32486" w14:textId="53AAFD4E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758B21B" w14:textId="1FE0596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B349C38" w14:textId="77777777" w:rsidTr="00DF5AAB">
        <w:tc>
          <w:tcPr>
            <w:tcW w:w="513" w:type="dxa"/>
          </w:tcPr>
          <w:p w14:paraId="202CC4EA" w14:textId="494C8DF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58B56C" w14:textId="4B2D33E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0B0CC5" w:rsidRPr="000B0CC5" w14:paraId="3E4F17B5" w14:textId="77777777" w:rsidTr="00DF5AAB">
        <w:tc>
          <w:tcPr>
            <w:tcW w:w="513" w:type="dxa"/>
          </w:tcPr>
          <w:p w14:paraId="21A4799B" w14:textId="29F391A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C59DBB9" w14:textId="708B0DF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5F180F62" w14:textId="77777777" w:rsidTr="00DF5AAB">
        <w:tc>
          <w:tcPr>
            <w:tcW w:w="513" w:type="dxa"/>
          </w:tcPr>
          <w:p w14:paraId="6BC9C016" w14:textId="265BED1E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4D49E0" w14:textId="3DD9E8E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2A70B572" w14:textId="77777777" w:rsidTr="00DF5AAB">
        <w:tc>
          <w:tcPr>
            <w:tcW w:w="513" w:type="dxa"/>
          </w:tcPr>
          <w:p w14:paraId="2AB8623B" w14:textId="5061DA1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1309EE" w14:textId="35DAECB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0B0CC5" w:rsidRPr="000B0CC5" w14:paraId="778FD64D" w14:textId="77777777" w:rsidTr="00DF5AAB">
        <w:tc>
          <w:tcPr>
            <w:tcW w:w="513" w:type="dxa"/>
          </w:tcPr>
          <w:p w14:paraId="6F445D4E" w14:textId="6C059DE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0EDA2EB" w14:textId="7E9D2FE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0B0CC5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5307B0DA" w14:textId="77777777" w:rsidTr="00DF5AAB">
        <w:tc>
          <w:tcPr>
            <w:tcW w:w="513" w:type="dxa"/>
          </w:tcPr>
          <w:p w14:paraId="50F4E9E7" w14:textId="4EBA42F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41D4C5E" w14:textId="2CBC5AD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0B0CC5" w:rsidRPr="000B0CC5" w14:paraId="6B31C1B9" w14:textId="77777777" w:rsidTr="00DF5AAB">
        <w:tc>
          <w:tcPr>
            <w:tcW w:w="513" w:type="dxa"/>
          </w:tcPr>
          <w:p w14:paraId="3F9B620D" w14:textId="125F902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187AF4" w14:textId="5EBE24E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0B0CC5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0B0CC5" w:rsidRPr="000B0CC5" w14:paraId="660E4CCB" w14:textId="77777777" w:rsidTr="00DF5AAB">
        <w:tc>
          <w:tcPr>
            <w:tcW w:w="513" w:type="dxa"/>
          </w:tcPr>
          <w:p w14:paraId="69BF817D" w14:textId="13F7558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EE1C34D" w14:textId="470D714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0B0CC5" w:rsidRPr="000B0CC5" w14:paraId="4BA26FD1" w14:textId="77777777" w:rsidTr="00DF5AAB">
        <w:tc>
          <w:tcPr>
            <w:tcW w:w="513" w:type="dxa"/>
          </w:tcPr>
          <w:p w14:paraId="51E18968" w14:textId="14090F2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DA4F045" w14:textId="72D78A4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0B0CC5" w:rsidRPr="000B0CC5" w14:paraId="27B23B46" w14:textId="77777777" w:rsidTr="00DF5AAB">
        <w:tc>
          <w:tcPr>
            <w:tcW w:w="513" w:type="dxa"/>
          </w:tcPr>
          <w:p w14:paraId="3317E7CF" w14:textId="4E0A0DB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1A87C38" w14:textId="5461481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0B0CC5" w:rsidRPr="000B0CC5" w14:paraId="2CEA2E89" w14:textId="77777777" w:rsidTr="00DF5AAB">
        <w:tc>
          <w:tcPr>
            <w:tcW w:w="513" w:type="dxa"/>
          </w:tcPr>
          <w:p w14:paraId="19BDEF6D" w14:textId="730182E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98B87B" w14:textId="3724CC4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0B0CC5" w:rsidRPr="000B0CC5" w14:paraId="631A1D61" w14:textId="77777777" w:rsidTr="00DF5AAB">
        <w:tc>
          <w:tcPr>
            <w:tcW w:w="513" w:type="dxa"/>
          </w:tcPr>
          <w:p w14:paraId="08EC63E2" w14:textId="734E76C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F080E52" w14:textId="2696F97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0B0CC5" w:rsidRPr="000B0CC5" w14:paraId="4064B881" w14:textId="77777777" w:rsidTr="00DF5AAB">
        <w:tc>
          <w:tcPr>
            <w:tcW w:w="513" w:type="dxa"/>
          </w:tcPr>
          <w:p w14:paraId="47922F75" w14:textId="411D4A1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E5F7EA" w14:textId="6FC083E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0B0CC5" w:rsidRPr="000B0CC5" w14:paraId="6FAFF806" w14:textId="77777777" w:rsidTr="00DF5AAB">
        <w:tc>
          <w:tcPr>
            <w:tcW w:w="513" w:type="dxa"/>
          </w:tcPr>
          <w:p w14:paraId="252419EC" w14:textId="429DCA7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307074D" w14:textId="4E3367D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3513E8E" w14:textId="77777777" w:rsidTr="00DF5AAB">
        <w:tc>
          <w:tcPr>
            <w:tcW w:w="513" w:type="dxa"/>
          </w:tcPr>
          <w:p w14:paraId="16BAE1D3" w14:textId="0970607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CCB037A" w14:textId="750332A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0B0CC5" w:rsidRPr="000B0CC5" w14:paraId="7E327B31" w14:textId="77777777" w:rsidTr="00DF5AAB">
        <w:tc>
          <w:tcPr>
            <w:tcW w:w="513" w:type="dxa"/>
          </w:tcPr>
          <w:p w14:paraId="3F152C50" w14:textId="74DCBD6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D9A240" w14:textId="1A76152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1282EAB0" w14:textId="77777777" w:rsidTr="00DF5AAB">
        <w:tc>
          <w:tcPr>
            <w:tcW w:w="513" w:type="dxa"/>
          </w:tcPr>
          <w:p w14:paraId="22595F78" w14:textId="57B2826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1ACF013" w14:textId="2A51E20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0AEB9257" w14:textId="77777777" w:rsidTr="00DF5AAB">
        <w:tc>
          <w:tcPr>
            <w:tcW w:w="513" w:type="dxa"/>
          </w:tcPr>
          <w:p w14:paraId="59271B12" w14:textId="423CC9E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3721710" w14:textId="59B03D28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0B0CC5" w:rsidRPr="000B0CC5" w14:paraId="2F0F5B22" w14:textId="77777777" w:rsidTr="00DF5AAB">
        <w:tc>
          <w:tcPr>
            <w:tcW w:w="513" w:type="dxa"/>
          </w:tcPr>
          <w:p w14:paraId="42B0A3F6" w14:textId="517B599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A59B8B3" w14:textId="4C465ED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0B0CC5" w:rsidRPr="000B0CC5" w14:paraId="46896014" w14:textId="77777777" w:rsidTr="00DF5AAB">
        <w:tc>
          <w:tcPr>
            <w:tcW w:w="513" w:type="dxa"/>
          </w:tcPr>
          <w:p w14:paraId="3F9A35D3" w14:textId="088CD1C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27F25A" w14:textId="0D8EF00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0B0CC5" w:rsidRPr="000B0CC5" w14:paraId="39408169" w14:textId="77777777" w:rsidTr="00DF5AAB">
        <w:tc>
          <w:tcPr>
            <w:tcW w:w="513" w:type="dxa"/>
          </w:tcPr>
          <w:p w14:paraId="64E7CF80" w14:textId="59118D2B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F37C2FF" w14:textId="1A0FA2D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0B0CC5" w:rsidRPr="000B0CC5" w14:paraId="037B4BE6" w14:textId="77777777" w:rsidTr="00DF5AAB">
        <w:tc>
          <w:tcPr>
            <w:tcW w:w="513" w:type="dxa"/>
          </w:tcPr>
          <w:p w14:paraId="0839ADD4" w14:textId="6665660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B16BA3" w14:textId="2C104BD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0B0CC5" w:rsidRPr="000B0CC5" w14:paraId="2FF6A6A7" w14:textId="77777777" w:rsidTr="00DF5AAB">
        <w:tc>
          <w:tcPr>
            <w:tcW w:w="513" w:type="dxa"/>
          </w:tcPr>
          <w:p w14:paraId="332448E9" w14:textId="0336189E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1B5773" w14:textId="27CE5F2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0B0CC5" w:rsidRPr="000B0CC5" w14:paraId="3036DB79" w14:textId="77777777" w:rsidTr="00DF5AAB">
        <w:tc>
          <w:tcPr>
            <w:tcW w:w="513" w:type="dxa"/>
          </w:tcPr>
          <w:p w14:paraId="37FA47F7" w14:textId="3CDB83C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4642046" w14:textId="120DD6E8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0B0CC5" w:rsidRPr="000B0CC5" w14:paraId="4AFA2D9D" w14:textId="77777777" w:rsidTr="00DF5AAB">
        <w:tc>
          <w:tcPr>
            <w:tcW w:w="513" w:type="dxa"/>
          </w:tcPr>
          <w:p w14:paraId="158D7FA1" w14:textId="5A1E94C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38E73B8" w14:textId="17A7A5B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0B0CC5" w:rsidRPr="000B0CC5" w14:paraId="02B8D323" w14:textId="77777777" w:rsidTr="00DF5AAB">
        <w:tc>
          <w:tcPr>
            <w:tcW w:w="513" w:type="dxa"/>
          </w:tcPr>
          <w:p w14:paraId="1327AEC0" w14:textId="05A1B5CB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B4BCB8" w14:textId="7065F9A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0B0CC5" w:rsidRPr="000B0CC5" w14:paraId="1DDFC4AF" w14:textId="77777777" w:rsidTr="00DF5AAB">
        <w:tc>
          <w:tcPr>
            <w:tcW w:w="513" w:type="dxa"/>
          </w:tcPr>
          <w:p w14:paraId="49720D77" w14:textId="38BE2A3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7889599" w14:textId="7467B40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80C9426" w14:textId="77777777" w:rsidTr="00DF5AAB">
        <w:tc>
          <w:tcPr>
            <w:tcW w:w="513" w:type="dxa"/>
          </w:tcPr>
          <w:p w14:paraId="1500C474" w14:textId="5E569F0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893D97" w14:textId="377B6C9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0B0CC5" w:rsidRPr="000B0CC5" w14:paraId="5656A951" w14:textId="77777777" w:rsidTr="00DF5AAB">
        <w:tc>
          <w:tcPr>
            <w:tcW w:w="513" w:type="dxa"/>
          </w:tcPr>
          <w:p w14:paraId="399D201E" w14:textId="17134EA9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9C402D" w14:textId="597D5E7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0B0CC5" w:rsidRPr="000B0CC5" w14:paraId="0863FFFE" w14:textId="77777777" w:rsidTr="00DF5AAB">
        <w:tc>
          <w:tcPr>
            <w:tcW w:w="513" w:type="dxa"/>
          </w:tcPr>
          <w:p w14:paraId="213C340F" w14:textId="2CC6328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AA7C00" w14:textId="5BE5FD88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315B1986" w14:textId="77777777" w:rsidTr="00DF5AAB">
        <w:tc>
          <w:tcPr>
            <w:tcW w:w="513" w:type="dxa"/>
          </w:tcPr>
          <w:p w14:paraId="7ED9CC44" w14:textId="1193748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606DA4" w14:textId="1DA5DB46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0B0CC5" w:rsidRPr="000B0CC5" w14:paraId="0307CFC0" w14:textId="77777777" w:rsidTr="00DF5AAB">
        <w:tc>
          <w:tcPr>
            <w:tcW w:w="513" w:type="dxa"/>
          </w:tcPr>
          <w:p w14:paraId="7AF4C210" w14:textId="2F14D69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EF07B8" w14:textId="047E439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36E8C08E" w14:textId="77777777" w:rsidTr="00DF5AAB">
        <w:tc>
          <w:tcPr>
            <w:tcW w:w="513" w:type="dxa"/>
          </w:tcPr>
          <w:p w14:paraId="31418D08" w14:textId="18FA468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DB9AB2D" w14:textId="1AC5CC76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0B0CC5" w:rsidRPr="000B0CC5" w14:paraId="3A6EFE31" w14:textId="77777777" w:rsidTr="00DF5AAB">
        <w:tc>
          <w:tcPr>
            <w:tcW w:w="513" w:type="dxa"/>
          </w:tcPr>
          <w:p w14:paraId="4618CA8A" w14:textId="124D616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A2FE4F3" w14:textId="3ACC2E4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0B0CC5" w:rsidRPr="000B0CC5" w14:paraId="45138442" w14:textId="77777777" w:rsidTr="00DF5AAB">
        <w:tc>
          <w:tcPr>
            <w:tcW w:w="513" w:type="dxa"/>
          </w:tcPr>
          <w:p w14:paraId="7AC6C0DD" w14:textId="3036B87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F1A7551" w14:textId="401EDB1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0B0CC5" w:rsidRPr="000B0CC5" w14:paraId="7517FB84" w14:textId="77777777" w:rsidTr="00DF5AAB">
        <w:tc>
          <w:tcPr>
            <w:tcW w:w="513" w:type="dxa"/>
          </w:tcPr>
          <w:p w14:paraId="317AFD44" w14:textId="11BD4D0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8C5BE08" w14:textId="35E1C623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proofErr w:type="gramStart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0B0CC5" w:rsidRPr="000B0CC5" w14:paraId="39CF0DBC" w14:textId="77777777" w:rsidTr="00DF5AAB">
        <w:tc>
          <w:tcPr>
            <w:tcW w:w="513" w:type="dxa"/>
          </w:tcPr>
          <w:p w14:paraId="431A3DED" w14:textId="73B756C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418E327" w14:textId="5652D74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0121A93F" w14:textId="77777777" w:rsidTr="00DF5AAB">
        <w:tc>
          <w:tcPr>
            <w:tcW w:w="513" w:type="dxa"/>
          </w:tcPr>
          <w:p w14:paraId="383F78DF" w14:textId="20EF08D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4EB279" w14:textId="60C6733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);</w:t>
            </w:r>
          </w:p>
        </w:tc>
      </w:tr>
      <w:tr w:rsidR="000B0CC5" w:rsidRPr="000B0CC5" w14:paraId="10825D05" w14:textId="77777777" w:rsidTr="00DF5AAB">
        <w:tc>
          <w:tcPr>
            <w:tcW w:w="513" w:type="dxa"/>
          </w:tcPr>
          <w:p w14:paraId="67E2F8F5" w14:textId="79C5126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3668ED6" w14:textId="760CE61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08A17F62" w14:textId="77777777" w:rsidTr="00DF5AAB">
        <w:tc>
          <w:tcPr>
            <w:tcW w:w="513" w:type="dxa"/>
          </w:tcPr>
          <w:p w14:paraId="065344AC" w14:textId="2EA5C33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4374D68" w14:textId="0975C6A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487AF0F8" w14:textId="77777777" w:rsidTr="00DF5AAB">
        <w:tc>
          <w:tcPr>
            <w:tcW w:w="513" w:type="dxa"/>
          </w:tcPr>
          <w:p w14:paraId="5C0EF885" w14:textId="3C49F18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A08E2C" w14:textId="437E36F4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6BD4FE4" w14:textId="77777777" w:rsidTr="00DF5AAB">
        <w:tc>
          <w:tcPr>
            <w:tcW w:w="513" w:type="dxa"/>
          </w:tcPr>
          <w:p w14:paraId="3113E9BD" w14:textId="39B3ACE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F7B42C5" w14:textId="4560E3E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0B0CC5" w:rsidRPr="000B0CC5" w14:paraId="132AFF6B" w14:textId="77777777" w:rsidTr="00DF5AAB">
        <w:tc>
          <w:tcPr>
            <w:tcW w:w="513" w:type="dxa"/>
          </w:tcPr>
          <w:p w14:paraId="26108686" w14:textId="2AE14C9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AEACE1" w14:textId="63FAC2D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0B0CC5" w:rsidRPr="000B0CC5" w14:paraId="47184CBE" w14:textId="77777777" w:rsidTr="00DF5AAB">
        <w:tc>
          <w:tcPr>
            <w:tcW w:w="513" w:type="dxa"/>
          </w:tcPr>
          <w:p w14:paraId="63D1EB5B" w14:textId="10303FD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39570E1" w14:textId="630577C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0B0CC5" w:rsidRPr="000B0CC5" w14:paraId="10B1EFCA" w14:textId="77777777" w:rsidTr="00DF5AAB">
        <w:tc>
          <w:tcPr>
            <w:tcW w:w="513" w:type="dxa"/>
          </w:tcPr>
          <w:p w14:paraId="151EAED8" w14:textId="1CF4719E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A44E92C" w14:textId="073EF3E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25A1BE82" w14:textId="77777777" w:rsidTr="00DF5AAB">
        <w:tc>
          <w:tcPr>
            <w:tcW w:w="513" w:type="dxa"/>
          </w:tcPr>
          <w:p w14:paraId="3C2977FA" w14:textId="6340968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548D1B5" w14:textId="55265F7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0B0CC5" w:rsidRPr="000B0CC5" w14:paraId="777186B6" w14:textId="77777777" w:rsidTr="00DF5AAB">
        <w:tc>
          <w:tcPr>
            <w:tcW w:w="513" w:type="dxa"/>
          </w:tcPr>
          <w:p w14:paraId="18321300" w14:textId="7BAC3BC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9164C14" w14:textId="1DEC958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0226A275" w14:textId="77777777" w:rsidTr="00DF5AAB">
        <w:tc>
          <w:tcPr>
            <w:tcW w:w="513" w:type="dxa"/>
          </w:tcPr>
          <w:p w14:paraId="748C58AA" w14:textId="15F4F85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949E016" w14:textId="540F9322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06DEE45A" w14:textId="77777777" w:rsidTr="00DF5AAB">
        <w:tc>
          <w:tcPr>
            <w:tcW w:w="513" w:type="dxa"/>
          </w:tcPr>
          <w:p w14:paraId="7281DC2F" w14:textId="51EC9E5F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F331CA7" w14:textId="47325F6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0B0CC5" w:rsidRPr="000B0CC5" w14:paraId="66341BD8" w14:textId="77777777" w:rsidTr="00DF5AAB">
        <w:tc>
          <w:tcPr>
            <w:tcW w:w="513" w:type="dxa"/>
          </w:tcPr>
          <w:p w14:paraId="554C5D29" w14:textId="5F2D5428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FEB0539" w14:textId="7AE8F00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0F77134D" w14:textId="77777777" w:rsidTr="00DF5AAB">
        <w:tc>
          <w:tcPr>
            <w:tcW w:w="513" w:type="dxa"/>
          </w:tcPr>
          <w:p w14:paraId="7E13D7F8" w14:textId="1F6CC2D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1D19E3" w14:textId="6D9EBF0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48848A2C" w14:textId="77777777" w:rsidTr="00DF5AAB">
        <w:tc>
          <w:tcPr>
            <w:tcW w:w="513" w:type="dxa"/>
          </w:tcPr>
          <w:p w14:paraId="77B76A90" w14:textId="5546583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62C31EF" w14:textId="5A51305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11F52E59" w14:textId="77777777" w:rsidTr="00DF5AAB">
        <w:tc>
          <w:tcPr>
            <w:tcW w:w="513" w:type="dxa"/>
          </w:tcPr>
          <w:p w14:paraId="1859A75A" w14:textId="42EB18E9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FB5867D" w14:textId="52802008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400F32A1" w14:textId="77777777" w:rsidTr="00DF5AAB">
        <w:tc>
          <w:tcPr>
            <w:tcW w:w="513" w:type="dxa"/>
          </w:tcPr>
          <w:p w14:paraId="427969B6" w14:textId="16582D4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FFC402" w14:textId="4275F65F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0B0CC5" w:rsidRPr="000B0CC5" w14:paraId="46543DFF" w14:textId="77777777" w:rsidTr="00DF5AAB">
        <w:tc>
          <w:tcPr>
            <w:tcW w:w="513" w:type="dxa"/>
          </w:tcPr>
          <w:p w14:paraId="182E9D11" w14:textId="34ECB28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2162348" w14:textId="46D944B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000D2E68" w14:textId="77777777" w:rsidTr="00DF5AAB">
        <w:tc>
          <w:tcPr>
            <w:tcW w:w="513" w:type="dxa"/>
          </w:tcPr>
          <w:p w14:paraId="3E550BC7" w14:textId="0A643DE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DB4C5C" w14:textId="4F4C549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3E099E15" w14:textId="77777777" w:rsidTr="00DF5AAB">
        <w:tc>
          <w:tcPr>
            <w:tcW w:w="513" w:type="dxa"/>
          </w:tcPr>
          <w:p w14:paraId="3D77EF1A" w14:textId="072A065A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4B9FC1D" w14:textId="5FB1A79C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00277FCA" w14:textId="77777777" w:rsidTr="00DF5AAB">
        <w:tc>
          <w:tcPr>
            <w:tcW w:w="513" w:type="dxa"/>
          </w:tcPr>
          <w:p w14:paraId="0C5B69BD" w14:textId="77B3493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2025FF2" w14:textId="3D1C93B5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62994184" w14:textId="77777777" w:rsidTr="00DF5AAB">
        <w:tc>
          <w:tcPr>
            <w:tcW w:w="513" w:type="dxa"/>
          </w:tcPr>
          <w:p w14:paraId="16DA12E2" w14:textId="3E371CAC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65E16B1" w14:textId="29F4291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0B0CC5" w:rsidRPr="000B0CC5" w14:paraId="60B16622" w14:textId="77777777" w:rsidTr="00DF5AAB">
        <w:tc>
          <w:tcPr>
            <w:tcW w:w="513" w:type="dxa"/>
          </w:tcPr>
          <w:p w14:paraId="4271F5CF" w14:textId="221CEEF4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735C87" w14:textId="4713174E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17C5ED5B" w14:textId="77777777" w:rsidTr="00DF5AAB">
        <w:tc>
          <w:tcPr>
            <w:tcW w:w="513" w:type="dxa"/>
          </w:tcPr>
          <w:p w14:paraId="161689F0" w14:textId="0622188B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0A7FDF2" w14:textId="28EFE45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0B0CC5" w:rsidRPr="000B0CC5" w14:paraId="7B0D1E79" w14:textId="77777777" w:rsidTr="00DF5AAB">
        <w:tc>
          <w:tcPr>
            <w:tcW w:w="513" w:type="dxa"/>
          </w:tcPr>
          <w:p w14:paraId="6620475A" w14:textId="55572016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F2F77A1" w14:textId="79B66A7D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3F5A4740" w14:textId="77777777" w:rsidTr="00DF5AAB">
        <w:tc>
          <w:tcPr>
            <w:tcW w:w="513" w:type="dxa"/>
          </w:tcPr>
          <w:p w14:paraId="5B897BCD" w14:textId="08683B60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156F0A2" w14:textId="7F5E30F7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0B0CC5" w:rsidRPr="000B0CC5" w14:paraId="23B776A0" w14:textId="77777777" w:rsidTr="00DF5AAB">
        <w:tc>
          <w:tcPr>
            <w:tcW w:w="513" w:type="dxa"/>
          </w:tcPr>
          <w:p w14:paraId="148A750C" w14:textId="0BE83BE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6C3846" w14:textId="445F3BEB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0B0CC5" w:rsidRPr="000B0CC5" w14:paraId="72FD65B5" w14:textId="77777777" w:rsidTr="00DF5AAB">
        <w:tc>
          <w:tcPr>
            <w:tcW w:w="513" w:type="dxa"/>
          </w:tcPr>
          <w:p w14:paraId="3E897390" w14:textId="313A9BD5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04E9D82" w14:textId="1EB91C9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20F32612" w14:textId="77777777" w:rsidTr="00DF5AAB">
        <w:tc>
          <w:tcPr>
            <w:tcW w:w="513" w:type="dxa"/>
          </w:tcPr>
          <w:p w14:paraId="751F5ACD" w14:textId="30EC8FCD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33B6A7" w14:textId="3A233E71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78BFA115" w14:textId="77777777" w:rsidTr="00DF5AAB">
        <w:tc>
          <w:tcPr>
            <w:tcW w:w="513" w:type="dxa"/>
          </w:tcPr>
          <w:p w14:paraId="367F9695" w14:textId="2F0B20B7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B084EB1" w14:textId="4EEB5DF0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0B0CC5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0B0CC5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0B0CC5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0B0CC5" w:rsidRPr="000B0CC5" w14:paraId="3B64E7F0" w14:textId="77777777" w:rsidTr="00DF5AAB">
        <w:tc>
          <w:tcPr>
            <w:tcW w:w="513" w:type="dxa"/>
          </w:tcPr>
          <w:p w14:paraId="124DA067" w14:textId="75EE525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A939917" w14:textId="57C0962A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0B0CC5" w:rsidRPr="000B0CC5" w14:paraId="355A814B" w14:textId="77777777" w:rsidTr="00DF5AAB">
        <w:tc>
          <w:tcPr>
            <w:tcW w:w="513" w:type="dxa"/>
          </w:tcPr>
          <w:p w14:paraId="30F32C71" w14:textId="723ECB33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922C133" w14:textId="470F4C6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0B0CC5" w:rsidRPr="000B0CC5" w14:paraId="7816FDBA" w14:textId="77777777" w:rsidTr="00DF5AAB">
        <w:tc>
          <w:tcPr>
            <w:tcW w:w="513" w:type="dxa"/>
          </w:tcPr>
          <w:p w14:paraId="27573BD3" w14:textId="05273A61" w:rsidR="000B0CC5" w:rsidRPr="000B0CC5" w:rsidRDefault="000B0CC5" w:rsidP="00DF5AAB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DF5AAB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0B0CC5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C1EE3D3" w14:textId="7BFCABC9" w:rsidR="000B0CC5" w:rsidRPr="000B0CC5" w:rsidRDefault="000B0CC5" w:rsidP="000B0CC5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6511C9FA" w14:textId="57959097" w:rsidR="003E0613" w:rsidRDefault="003E0613" w:rsidP="003E0613">
      <w:pPr>
        <w:pStyle w:val="22"/>
      </w:pPr>
      <w:bookmarkStart w:id="29" w:name="_Toc96939952"/>
      <w:r>
        <w:rPr>
          <w:rFonts w:hint="eastAsia"/>
        </w:rPr>
        <w:t>子程序</w:t>
      </w:r>
      <w:bookmarkEnd w:id="29"/>
    </w:p>
    <w:p w14:paraId="7FB290E8" w14:textId="6A7C2DB3" w:rsidR="00B84B11" w:rsidRDefault="00F17A46" w:rsidP="00780EC4">
      <w:pPr>
        <w:pStyle w:val="a2"/>
        <w:rPr>
          <w:rFonts w:hint="eastAsia"/>
        </w:rPr>
      </w:pPr>
      <w:r>
        <w:rPr>
          <w:rFonts w:hint="eastAsia"/>
        </w:rPr>
        <w:t>发布于</w:t>
      </w:r>
      <w:hyperlink r:id="rId29" w:history="1">
        <w:r w:rsidR="00780EC4" w:rsidRPr="000C713D">
          <w:rPr>
            <w:rStyle w:val="aa"/>
          </w:rPr>
          <w:t>https://github.com/grwei/SJTU_2021-2022-1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  <w:rPr>
          <w:rFonts w:hint="eastAsia"/>
        </w:rPr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99C1D8" w14:textId="77777777" w:rsidR="008216D7" w:rsidRDefault="008216D7" w:rsidP="00E26F2C">
      <w:r>
        <w:separator/>
      </w:r>
    </w:p>
  </w:endnote>
  <w:endnote w:type="continuationSeparator" w:id="0">
    <w:p w14:paraId="287F323E" w14:textId="77777777" w:rsidR="008216D7" w:rsidRDefault="008216D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C14DF62" w:rsidR="00375708" w:rsidRPr="00C2554F" w:rsidRDefault="00375708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F5AAB">
      <w:rPr>
        <w:rFonts w:ascii="Times New Roman" w:eastAsia="宋体" w:hAnsi="Times New Roman" w:cs="Times New Roman"/>
        <w:noProof/>
      </w:rPr>
      <w:t>2022-02-28 11:2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17E1C120" w:rsidR="00375708" w:rsidRPr="00C2554F" w:rsidRDefault="00375708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DF5AAB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DF5AAB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DF5AAB">
      <w:rPr>
        <w:rFonts w:ascii="Times New Roman" w:eastAsia="宋体" w:hAnsi="Times New Roman" w:cs="Times New Roman"/>
        <w:noProof/>
      </w:rPr>
      <w:t>2022-02-28 11:2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09A261" w14:textId="77777777" w:rsidR="008216D7" w:rsidRDefault="008216D7" w:rsidP="00E26F2C">
      <w:r>
        <w:separator/>
      </w:r>
    </w:p>
  </w:footnote>
  <w:footnote w:type="continuationSeparator" w:id="0">
    <w:p w14:paraId="77E74287" w14:textId="77777777" w:rsidR="008216D7" w:rsidRDefault="008216D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375708" w:rsidRPr="00943C60" w:rsidRDefault="0037570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375708" w:rsidRDefault="00375708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375708" w:rsidRPr="00E26F2C" w:rsidRDefault="0037570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375708" w:rsidRPr="00943C60" w:rsidRDefault="0037570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375708" w:rsidRDefault="00375708" w:rsidP="00E26F2C">
    <w:pPr>
      <w:pStyle w:val="a6"/>
      <w:rPr>
        <w:rFonts w:ascii="Times New Roman" w:eastAsia="宋体" w:hAnsi="Times New Roman" w:cs="Times New Roman"/>
      </w:rPr>
    </w:pPr>
  </w:p>
  <w:p w14:paraId="5816BFA6" w14:textId="7E622A59" w:rsidR="00375708" w:rsidRPr="00E26F2C" w:rsidRDefault="0037570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 w:rsidR="00DF5AAB">
      <w:rPr>
        <w:rFonts w:ascii="Times New Roman" w:eastAsia="宋体" w:hAnsi="Times New Roman" w:cs="Times New Roman"/>
      </w:rPr>
      <w:fldChar w:fldCharType="separate"/>
    </w:r>
    <w:r w:rsidR="00DF5AAB">
      <w:rPr>
        <w:rFonts w:ascii="Times New Roman" w:eastAsia="宋体" w:hAnsi="Times New Roman" w:cs="Times New Roman" w:hint="eastAsia"/>
        <w:noProof/>
      </w:rPr>
      <w:t>第</w:t>
    </w:r>
    <w:r w:rsidR="00DF5AAB">
      <w:rPr>
        <w:rFonts w:ascii="Times New Roman" w:eastAsia="宋体" w:hAnsi="Times New Roman" w:cs="Times New Roman" w:hint="eastAsia"/>
        <w:noProof/>
      </w:rPr>
      <w:t>3</w:t>
    </w:r>
    <w:r w:rsidR="00DF5AAB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375708" w:rsidRPr="00943C60" w:rsidRDefault="0037570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375708" w:rsidRDefault="00375708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375708" w:rsidRPr="00E26F2C" w:rsidRDefault="0037570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375708" w:rsidRPr="00943C60" w:rsidRDefault="0037570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375708" w:rsidRDefault="00375708" w:rsidP="00E26F2C">
    <w:pPr>
      <w:pStyle w:val="a6"/>
      <w:rPr>
        <w:rFonts w:ascii="Times New Roman" w:eastAsia="宋体" w:hAnsi="Times New Roman" w:cs="Times New Roman"/>
      </w:rPr>
    </w:pPr>
  </w:p>
  <w:p w14:paraId="23ACD25E" w14:textId="377BE0A4" w:rsidR="00375708" w:rsidRPr="00E26F2C" w:rsidRDefault="0037570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DF5AAB">
      <w:rPr>
        <w:rFonts w:ascii="Times New Roman" w:eastAsia="宋体" w:hAnsi="Times New Roman" w:cs="Times New Roman" w:hint="eastAsia"/>
        <w:noProof/>
      </w:rPr>
      <w:t>附录</w:t>
    </w:r>
    <w:r w:rsidR="00DF5AAB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153ED"/>
    <w:rsid w:val="00432C03"/>
    <w:rsid w:val="0043577F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A07"/>
    <w:rsid w:val="00662EFC"/>
    <w:rsid w:val="00663D32"/>
    <w:rsid w:val="00665EB9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72A"/>
    <w:rsid w:val="006D2A87"/>
    <w:rsid w:val="006D58B4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6649A"/>
    <w:rsid w:val="00A67360"/>
    <w:rsid w:val="00A74236"/>
    <w:rsid w:val="00A75EFC"/>
    <w:rsid w:val="00A8040B"/>
    <w:rsid w:val="00A83CB6"/>
    <w:rsid w:val="00A84EFD"/>
    <w:rsid w:val="00A90CBD"/>
    <w:rsid w:val="00AA085A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1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1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61160E77-8617-46A7-BAFA-7D0B4C34AB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5</TotalTime>
  <Pages>13</Pages>
  <Words>7144</Words>
  <Characters>26651</Characters>
  <Application>Microsoft Office Word</Application>
  <DocSecurity>0</DocSecurity>
  <Lines>1158</Lines>
  <Paragraphs>993</Paragraphs>
  <ScaleCrop>false</ScaleCrop>
  <Company/>
  <LinksUpToDate>false</LinksUpToDate>
  <CharactersWithSpaces>32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07</cp:revision>
  <cp:lastPrinted>2022-02-28T03:25:00Z</cp:lastPrinted>
  <dcterms:created xsi:type="dcterms:W3CDTF">2022-02-25T14:05:00Z</dcterms:created>
  <dcterms:modified xsi:type="dcterms:W3CDTF">2022-02-28T03:26:00Z</dcterms:modified>
</cp:coreProperties>
</file>